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24602" w:rsidRPr="008E5DC5" w:rsidRDefault="00324602" w:rsidP="00324602">
      <w:pPr>
        <w:outlineLvl w:val="0"/>
        <w:rPr>
          <w:rFonts w:cstheme="minorHAnsi"/>
          <w:i/>
          <w:iCs/>
        </w:rPr>
      </w:pPr>
      <w:bookmarkStart w:id="0" w:name="_GoBack"/>
      <w:bookmarkStart w:id="1" w:name="_Toc153203640"/>
      <w:bookmarkEnd w:id="0"/>
      <w:r w:rsidRPr="00081E7D">
        <w:rPr>
          <w:rFonts w:cstheme="minorHAnsi"/>
          <w:b/>
          <w:bCs/>
          <w:sz w:val="32"/>
          <w:szCs w:val="32"/>
        </w:rPr>
        <w:t>S2</w:t>
      </w:r>
      <w:r>
        <w:rPr>
          <w:rFonts w:cstheme="minorHAnsi"/>
          <w:b/>
          <w:bCs/>
          <w:sz w:val="32"/>
          <w:szCs w:val="32"/>
        </w:rPr>
        <w:t xml:space="preserve"> Text</w:t>
      </w:r>
      <w:r w:rsidRPr="00081E7D">
        <w:rPr>
          <w:rFonts w:cstheme="minorHAnsi"/>
          <w:b/>
          <w:bCs/>
          <w:sz w:val="32"/>
          <w:szCs w:val="32"/>
        </w:rPr>
        <w:t>: Survey development, including scale validation</w:t>
      </w:r>
      <w:bookmarkEnd w:id="1"/>
    </w:p>
    <w:p w:rsidR="00324602" w:rsidRPr="00081E7D" w:rsidRDefault="00324602" w:rsidP="00324602">
      <w:pPr>
        <w:rPr>
          <w:rFonts w:cstheme="minorHAnsi"/>
        </w:rPr>
      </w:pPr>
    </w:p>
    <w:p w:rsidR="00324602" w:rsidRPr="00081E7D" w:rsidRDefault="00324602" w:rsidP="00324602">
      <w:pPr>
        <w:rPr>
          <w:rFonts w:cstheme="minorHAnsi"/>
        </w:rPr>
      </w:pPr>
      <w:r w:rsidRPr="00081E7D">
        <w:rPr>
          <w:rFonts w:cstheme="minorHAnsi"/>
        </w:rPr>
        <w:t>We developed the survey based on findings from our previous qualitative study on adolescent adherence to TB treatment.</w:t>
      </w:r>
      <w:r w:rsidRPr="00081E7D">
        <w:rPr>
          <w:rFonts w:cstheme="minorHAnsi"/>
        </w:rPr>
        <w:fldChar w:fldCharType="begin">
          <w:fldData xml:space="preserve">PEVuZE5vdGU+PENpdGU+PEF1dGhvcj5DaGlhbmc8L0F1dGhvcj48WWVhcj4yMDIzPC9ZZWFyPjxS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=
</w:fldData>
        </w:fldChar>
      </w:r>
      <w:r w:rsidRPr="00081E7D">
        <w:rPr>
          <w:rFonts w:cstheme="minorHAnsi"/>
        </w:rPr>
        <w:instrText xml:space="preserve"> ADDIN EN.CITE </w:instrText>
      </w:r>
      <w:r w:rsidRPr="00081E7D">
        <w:rPr>
          <w:rFonts w:cstheme="minorHAnsi"/>
        </w:rPr>
        <w:fldChar w:fldCharType="begin">
          <w:fldData xml:space="preserve">PEVuZE5vdGU+PENpdGU+PEF1dGhvcj5DaGlhbmc8L0F1dGhvcj48WWVhcj4yMDIzPC9ZZWFyPjxS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=
</w:fldData>
        </w:fldChar>
      </w:r>
      <w:r w:rsidRPr="00081E7D">
        <w:rPr>
          <w:rFonts w:cstheme="minorHAnsi"/>
        </w:rPr>
        <w:instrText xml:space="preserve"> ADDIN EN.CITE.DATA </w:instrText>
      </w:r>
      <w:r w:rsidRPr="00081E7D">
        <w:rPr>
          <w:rFonts w:cstheme="minorHAnsi"/>
        </w:rPr>
      </w:r>
      <w:r w:rsidRPr="00081E7D">
        <w:rPr>
          <w:rFonts w:cstheme="minorHAnsi"/>
        </w:rPr>
        <w:fldChar w:fldCharType="end"/>
      </w:r>
      <w:r w:rsidRPr="00081E7D">
        <w:rPr>
          <w:rFonts w:cstheme="minorHAnsi"/>
        </w:rPr>
      </w:r>
      <w:r w:rsidRPr="00081E7D">
        <w:rPr>
          <w:rFonts w:cstheme="minorHAnsi"/>
        </w:rPr>
        <w:fldChar w:fldCharType="separate"/>
      </w:r>
      <w:r w:rsidRPr="00081E7D">
        <w:rPr>
          <w:rFonts w:cstheme="minorHAnsi"/>
          <w:noProof/>
          <w:vertAlign w:val="superscript"/>
        </w:rPr>
        <w:t>13</w:t>
      </w:r>
      <w:r w:rsidRPr="00081E7D">
        <w:rPr>
          <w:rFonts w:cstheme="minorHAnsi"/>
        </w:rPr>
        <w:fldChar w:fldCharType="end"/>
      </w:r>
      <w:r w:rsidRPr="00081E7D">
        <w:rPr>
          <w:rFonts w:cstheme="minorHAnsi"/>
        </w:rPr>
        <w:t xml:space="preserve"> We included the following validated scales to measure relevant variables: PHQ-9 (depression), AUDIT (alcohol use disorder), and ACEs questionnaire (adverse childhood experiences). We adapted and validated the Van </w:t>
      </w:r>
      <w:proofErr w:type="spellStart"/>
      <w:r w:rsidRPr="00081E7D">
        <w:rPr>
          <w:rFonts w:cstheme="minorHAnsi"/>
        </w:rPr>
        <w:t>Rie</w:t>
      </w:r>
      <w:proofErr w:type="spellEnd"/>
      <w:r w:rsidRPr="00081E7D">
        <w:rPr>
          <w:rFonts w:cstheme="minorHAnsi"/>
        </w:rPr>
        <w:t xml:space="preserve"> Stigma Scale, as elaborated in our recent publication.</w:t>
      </w:r>
      <w:r w:rsidRPr="00081E7D">
        <w:rPr>
          <w:rFonts w:cstheme="minorHAnsi"/>
        </w:rPr>
        <w:fldChar w:fldCharType="begin">
          <w:fldData xml:space="preserve">PEVuZE5vdGU+PENpdGU+PEF1dGhvcj5WYW4gUmllPC9BdXRob3I+PFllYXI+MjAwODwvWWVhcj48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MjEtMzA8L3BhZ2Vz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ZGF0ZXM+PHllYXI+SW4gcHJlc3M8L3llYXI+PC9kYXRlcz48dXJs
cz48L3VybHM+PC9yZWNvcmQ+PC9DaXRlPjwvRW5kTm90ZT5=
</w:fldData>
        </w:fldChar>
      </w:r>
      <w:r w:rsidRPr="00081E7D">
        <w:rPr>
          <w:rFonts w:cstheme="minorHAnsi"/>
        </w:rPr>
        <w:instrText xml:space="preserve"> ADDIN EN.CITE </w:instrText>
      </w:r>
      <w:r w:rsidRPr="00081E7D">
        <w:rPr>
          <w:rFonts w:cstheme="minorHAnsi"/>
        </w:rPr>
        <w:fldChar w:fldCharType="begin">
          <w:fldData xml:space="preserve">PEVuZE5vdGU+PENpdGU+PEF1dGhvcj5WYW4gUmllPC9BdXRob3I+PFllYXI+MjAwODwvWWVhcj48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MjEtMzA8L3BhZ2Vz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cGVyaW9kaWNhbD48ZGF0ZXM+PHllYXI+SW4gcHJlc3M8L3llYXI+PC9kYXRlcz48dXJs
cz48L3VybHM+PC9yZWNvcmQ+PC9DaXRlPjwvRW5kTm90ZT5=
</w:fldData>
        </w:fldChar>
      </w:r>
      <w:r w:rsidRPr="00081E7D">
        <w:rPr>
          <w:rFonts w:cstheme="minorHAnsi"/>
        </w:rPr>
        <w:instrText xml:space="preserve"> ADDIN EN.CITE.DATA </w:instrText>
      </w:r>
      <w:r w:rsidRPr="00081E7D">
        <w:rPr>
          <w:rFonts w:cstheme="minorHAnsi"/>
        </w:rPr>
      </w:r>
      <w:r w:rsidRPr="00081E7D">
        <w:rPr>
          <w:rFonts w:cstheme="minorHAnsi"/>
        </w:rPr>
        <w:fldChar w:fldCharType="end"/>
      </w:r>
      <w:r w:rsidRPr="00081E7D">
        <w:rPr>
          <w:rFonts w:cstheme="minorHAnsi"/>
        </w:rPr>
      </w:r>
      <w:r w:rsidRPr="00081E7D">
        <w:rPr>
          <w:rFonts w:cstheme="minorHAnsi"/>
        </w:rPr>
        <w:fldChar w:fldCharType="separate"/>
      </w:r>
      <w:r w:rsidRPr="00081E7D">
        <w:rPr>
          <w:rFonts w:cstheme="minorHAnsi"/>
          <w:noProof/>
          <w:vertAlign w:val="superscript"/>
        </w:rPr>
        <w:t>22,23</w:t>
      </w:r>
      <w:r w:rsidRPr="00081E7D">
        <w:rPr>
          <w:rFonts w:cstheme="minorHAnsi"/>
        </w:rPr>
        <w:fldChar w:fldCharType="end"/>
      </w:r>
      <w:r w:rsidRPr="00081E7D">
        <w:rPr>
          <w:rFonts w:cstheme="minorHAnsi"/>
        </w:rPr>
        <w:t xml:space="preserve"> However, in this analysis, we consider</w:t>
      </w:r>
      <w:r>
        <w:rPr>
          <w:rFonts w:cstheme="minorHAnsi"/>
        </w:rPr>
        <w:t>ed</w:t>
      </w:r>
      <w:r w:rsidRPr="00081E7D">
        <w:rPr>
          <w:rFonts w:cstheme="minorHAnsi"/>
        </w:rPr>
        <w:t xml:space="preserve"> only one item from the scale, the fear of being seen receiving TB treatment at the health center, as this was the component of TB-related stigma that was most related to adherence in our qualitative study.</w:t>
      </w:r>
    </w:p>
    <w:p w:rsidR="00324602" w:rsidRPr="00081E7D" w:rsidRDefault="00324602" w:rsidP="00324602">
      <w:pPr>
        <w:rPr>
          <w:rFonts w:cstheme="minorHAnsi"/>
        </w:rPr>
      </w:pPr>
    </w:p>
    <w:p w:rsidR="00324602" w:rsidRPr="00081E7D" w:rsidRDefault="00324602" w:rsidP="00324602">
      <w:pPr>
        <w:rPr>
          <w:rFonts w:cstheme="minorHAnsi"/>
        </w:rPr>
      </w:pPr>
      <w:r>
        <w:rPr>
          <w:rFonts w:cstheme="minorHAnsi"/>
        </w:rPr>
        <w:t>Next, w</w:t>
      </w:r>
      <w:r w:rsidRPr="00081E7D">
        <w:rPr>
          <w:rFonts w:cstheme="minorHAnsi"/>
        </w:rPr>
        <w:t>e refined the survey through one-on-one cognitive interviews with 45 adolescents who had completed treatment for rifampicin-susceptible TB disease in Lima in the preceding 12 months. We carried out nine rounds of five cognitive interviews each. After each round, the research team met to refine the questionnaire, with the goal of optimizing comprehension by our target population while providing the desired information.</w:t>
      </w:r>
    </w:p>
    <w:p w:rsidR="00324602" w:rsidRPr="00081E7D" w:rsidRDefault="00324602" w:rsidP="00324602">
      <w:pPr>
        <w:rPr>
          <w:rFonts w:cstheme="minorHAnsi"/>
        </w:rPr>
      </w:pPr>
    </w:p>
    <w:p w:rsidR="00324602" w:rsidRPr="00081E7D" w:rsidRDefault="00324602" w:rsidP="00324602">
      <w:pPr>
        <w:rPr>
          <w:rFonts w:cstheme="minorHAnsi"/>
        </w:rPr>
      </w:pPr>
      <w:r w:rsidRPr="00081E7D">
        <w:rPr>
          <w:rFonts w:cstheme="minorHAnsi"/>
        </w:rPr>
        <w:t xml:space="preserve">We </w:t>
      </w:r>
      <w:r>
        <w:rPr>
          <w:rFonts w:cstheme="minorHAnsi"/>
        </w:rPr>
        <w:t>then</w:t>
      </w:r>
      <w:r w:rsidRPr="00081E7D">
        <w:rPr>
          <w:rFonts w:cstheme="minorHAnsi"/>
        </w:rPr>
        <w:t xml:space="preserve"> performed a brief validity analysis of a caregiver support scale (8 items), the TB knowledge scale (3 items), the motivation scale (4 items), and the health services satisfaction scale (6 items). We used factor analysis methodology to evaluate internal structure validity and estimate reliability by McDonald’s coefficient </w:t>
      </w:r>
      <m:oMath>
        <m:r>
          <w:rPr>
            <w:rFonts w:ascii="Cambria Math" w:hAnsi="Cambria Math" w:cstheme="minorHAnsi"/>
          </w:rPr>
          <m:t>ω</m:t>
        </m:r>
      </m:oMath>
      <w:r w:rsidRPr="00081E7D">
        <w:rPr>
          <w:rFonts w:cstheme="minorHAnsi"/>
        </w:rPr>
        <w:t xml:space="preserve"> (similar to Cronbach’s </w:t>
      </w:r>
      <m:oMath>
        <m:r>
          <w:rPr>
            <w:rFonts w:ascii="Cambria Math" w:hAnsi="Cambria Math" w:cstheme="minorHAnsi"/>
          </w:rPr>
          <m:t>α</m:t>
        </m:r>
      </m:oMath>
      <w:r w:rsidRPr="00081E7D">
        <w:rPr>
          <w:rFonts w:cstheme="minorHAnsi"/>
        </w:rPr>
        <w:t xml:space="preserve"> though a better estimate of reliability</w:t>
      </w:r>
      <w:r>
        <w:rPr>
          <w:rFonts w:cstheme="minorHAnsi"/>
        </w:rPr>
        <w:t xml:space="preserve"> [1]</w:t>
      </w:r>
      <w:r w:rsidRPr="00081E7D">
        <w:rPr>
          <w:rFonts w:cstheme="minorHAnsi"/>
        </w:rPr>
        <w:t>). We anticipated each measure would be unidimensional with loadings of similar magnitude; we evaluated this empirically.</w:t>
      </w:r>
    </w:p>
    <w:p w:rsidR="00324602" w:rsidRPr="00081E7D" w:rsidRDefault="00324602" w:rsidP="00324602">
      <w:pPr>
        <w:rPr>
          <w:rFonts w:cstheme="minorHAnsi"/>
        </w:rPr>
      </w:pPr>
    </w:p>
    <w:p w:rsidR="00324602" w:rsidRPr="00081E7D" w:rsidRDefault="00324602" w:rsidP="00324602">
      <w:pPr>
        <w:rPr>
          <w:rFonts w:cstheme="minorHAnsi"/>
        </w:rPr>
      </w:pPr>
      <w:r w:rsidRPr="00081E7D">
        <w:rPr>
          <w:rFonts w:cstheme="minorHAnsi"/>
        </w:rPr>
        <w:t xml:space="preserve">All measures demonstrated </w:t>
      </w:r>
      <w:proofErr w:type="spellStart"/>
      <w:r w:rsidRPr="00081E7D">
        <w:rPr>
          <w:rFonts w:cstheme="minorHAnsi"/>
        </w:rPr>
        <w:t>unidimensionality</w:t>
      </w:r>
      <w:proofErr w:type="spellEnd"/>
      <w:r w:rsidRPr="00081E7D">
        <w:rPr>
          <w:rFonts w:cstheme="minorHAnsi"/>
        </w:rPr>
        <w:t xml:space="preserve"> on the </w:t>
      </w:r>
      <w:proofErr w:type="spellStart"/>
      <w:r w:rsidRPr="00081E7D">
        <w:rPr>
          <w:rFonts w:cstheme="minorHAnsi"/>
        </w:rPr>
        <w:t>scree</w:t>
      </w:r>
      <w:proofErr w:type="spellEnd"/>
      <w:r w:rsidRPr="00081E7D">
        <w:rPr>
          <w:rFonts w:cstheme="minorHAnsi"/>
        </w:rPr>
        <w:t xml:space="preserve"> plot, acceptable reliability (i.e., </w:t>
      </w:r>
      <m:oMath>
        <m:acc>
          <m:accPr>
            <m:ctrlPr>
              <w:rPr>
                <w:rFonts w:ascii="Cambria Math" w:hAnsi="Cambria Math" w:cstheme="minorHAnsi"/>
                <w:i/>
              </w:rPr>
            </m:ctrlPr>
          </m:accPr>
          <m:e>
            <m:r>
              <w:rPr>
                <w:rFonts w:ascii="Cambria Math" w:hAnsi="Cambria Math" w:cstheme="minorHAnsi"/>
              </w:rPr>
              <m:t>ω</m:t>
            </m:r>
          </m:e>
        </m:acc>
      </m:oMath>
      <w:r w:rsidRPr="00081E7D">
        <w:rPr>
          <w:rFonts w:cstheme="minorHAnsi"/>
        </w:rPr>
        <w:t xml:space="preserve"> &gt; 0.75), and reasonably sized positive loadings (i.e., </w:t>
      </w:r>
      <m:oMath>
        <m:acc>
          <m:accPr>
            <m:ctrlPr>
              <w:rPr>
                <w:rFonts w:ascii="Cambria Math" w:hAnsi="Cambria Math" w:cstheme="minorHAnsi"/>
                <w:i/>
              </w:rPr>
            </m:ctrlPr>
          </m:accPr>
          <m:e>
            <m:r>
              <w:rPr>
                <w:rFonts w:ascii="Cambria Math" w:hAnsi="Cambria Math" w:cstheme="minorHAnsi"/>
              </w:rPr>
              <m:t>λ</m:t>
            </m:r>
          </m:e>
        </m:acc>
      </m:oMath>
      <w:r w:rsidRPr="00081E7D">
        <w:rPr>
          <w:rFonts w:cstheme="minorHAnsi"/>
        </w:rPr>
        <w:t xml:space="preserve"> &gt; 0.3</w:t>
      </w:r>
      <w:r>
        <w:rPr>
          <w:rFonts w:cstheme="minorHAnsi"/>
        </w:rPr>
        <w:t xml:space="preserve"> [2]</w:t>
      </w:r>
      <w:r w:rsidRPr="00081E7D">
        <w:rPr>
          <w:rFonts w:cstheme="minorHAnsi"/>
        </w:rPr>
        <w:t>). Additionally, increasing the factors extracted beyond one never indicated subsets of questions with simple structure to the loadings that could constitute further subscales. That said, even if no items showed enough discriminating variation to be considered a subscale, some changes were made to improve content validity.</w:t>
      </w:r>
    </w:p>
    <w:p w:rsidR="00324602" w:rsidRPr="00081E7D" w:rsidRDefault="00324602" w:rsidP="00324602">
      <w:pPr>
        <w:rPr>
          <w:rFonts w:cstheme="minorHAnsi"/>
        </w:rPr>
      </w:pPr>
    </w:p>
    <w:p w:rsidR="00324602" w:rsidRPr="00081E7D" w:rsidRDefault="00324602" w:rsidP="00324602">
      <w:pPr>
        <w:rPr>
          <w:rFonts w:cstheme="minorHAnsi"/>
        </w:rPr>
      </w:pPr>
      <w:r w:rsidRPr="00081E7D">
        <w:rPr>
          <w:rFonts w:cstheme="minorHAnsi"/>
        </w:rPr>
        <w:t>Three items were removed from the caregiver support scale</w:t>
      </w:r>
      <w:r>
        <w:rPr>
          <w:rFonts w:cstheme="minorHAnsi"/>
        </w:rPr>
        <w:t xml:space="preserve"> (S1 Text, Section C)</w:t>
      </w:r>
      <w:r w:rsidRPr="00081E7D">
        <w:rPr>
          <w:rFonts w:cstheme="minorHAnsi"/>
        </w:rPr>
        <w:t>. The questions all had proportionally smaller loadings than other items and represented how family members interact with others outside of the family. This simplified the internal structure and supported this as a measure of satisfaction with the family caregiver dynamics. Most patients being cared for by family members, this seemed to be a more relevant measure. Reliability was strong (</w:t>
      </w:r>
      <m:oMath>
        <m:acc>
          <m:accPr>
            <m:ctrlPr>
              <w:rPr>
                <w:rFonts w:ascii="Cambria Math" w:hAnsi="Cambria Math" w:cstheme="minorHAnsi"/>
                <w:i/>
              </w:rPr>
            </m:ctrlPr>
          </m:accPr>
          <m:e>
            <m:r>
              <w:rPr>
                <w:rFonts w:ascii="Cambria Math" w:hAnsi="Cambria Math" w:cstheme="minorHAnsi"/>
              </w:rPr>
              <m:t>ω</m:t>
            </m:r>
          </m:e>
        </m:acc>
      </m:oMath>
      <w:r w:rsidRPr="00081E7D">
        <w:rPr>
          <w:rFonts w:cstheme="minorHAnsi"/>
        </w:rPr>
        <w:t xml:space="preserve"> = 0.90, 95% CI: 0.86, 0.93).</w:t>
      </w:r>
    </w:p>
    <w:p w:rsidR="00324602" w:rsidRPr="00081E7D" w:rsidRDefault="00324602" w:rsidP="00324602">
      <w:pPr>
        <w:rPr>
          <w:rFonts w:cstheme="minorHAnsi"/>
        </w:rPr>
      </w:pPr>
    </w:p>
    <w:p w:rsidR="00324602" w:rsidRPr="00081E7D" w:rsidRDefault="00324602" w:rsidP="00324602">
      <w:pPr>
        <w:rPr>
          <w:rFonts w:cstheme="minorHAnsi"/>
        </w:rPr>
      </w:pPr>
      <w:r w:rsidRPr="00081E7D">
        <w:rPr>
          <w:rFonts w:cstheme="minorHAnsi"/>
        </w:rPr>
        <w:t xml:space="preserve">The TB knowledge scale </w:t>
      </w:r>
      <w:r>
        <w:rPr>
          <w:rFonts w:cstheme="minorHAnsi"/>
        </w:rPr>
        <w:t xml:space="preserve">(S1 Text, Section F) </w:t>
      </w:r>
      <w:r w:rsidRPr="00081E7D">
        <w:rPr>
          <w:rFonts w:cstheme="minorHAnsi"/>
        </w:rPr>
        <w:t xml:space="preserve">also demonstrated </w:t>
      </w:r>
      <w:proofErr w:type="spellStart"/>
      <w:r w:rsidRPr="00081E7D">
        <w:rPr>
          <w:rFonts w:cstheme="minorHAnsi"/>
        </w:rPr>
        <w:t>unidimensionality</w:t>
      </w:r>
      <w:proofErr w:type="spellEnd"/>
      <w:r w:rsidRPr="00081E7D">
        <w:rPr>
          <w:rFonts w:cstheme="minorHAnsi"/>
        </w:rPr>
        <w:t xml:space="preserve"> and </w:t>
      </w:r>
      <w:r>
        <w:rPr>
          <w:rFonts w:cstheme="minorHAnsi"/>
        </w:rPr>
        <w:t xml:space="preserve">appropriate </w:t>
      </w:r>
      <w:r w:rsidRPr="00081E7D">
        <w:rPr>
          <w:rFonts w:cstheme="minorHAnsi"/>
        </w:rPr>
        <w:t>reliability (</w:t>
      </w:r>
      <m:oMath>
        <m:acc>
          <m:accPr>
            <m:ctrlPr>
              <w:rPr>
                <w:rFonts w:ascii="Cambria Math" w:hAnsi="Cambria Math" w:cstheme="minorHAnsi"/>
                <w:i/>
              </w:rPr>
            </m:ctrlPr>
          </m:accPr>
          <m:e>
            <m:r>
              <w:rPr>
                <w:rFonts w:ascii="Cambria Math" w:hAnsi="Cambria Math" w:cstheme="minorHAnsi"/>
              </w:rPr>
              <m:t>ω</m:t>
            </m:r>
          </m:e>
        </m:acc>
      </m:oMath>
      <w:r w:rsidRPr="00081E7D">
        <w:rPr>
          <w:rFonts w:cstheme="minorHAnsi"/>
        </w:rPr>
        <w:t xml:space="preserve"> = 0.76, 95% CI: 0.70, 0.80)</w:t>
      </w:r>
      <w:r>
        <w:rPr>
          <w:rFonts w:cstheme="minorHAnsi"/>
        </w:rPr>
        <w:t>.</w:t>
      </w:r>
      <w:r w:rsidRPr="00081E7D">
        <w:rPr>
          <w:rFonts w:cstheme="minorHAnsi"/>
        </w:rPr>
        <w:t xml:space="preserve"> </w:t>
      </w:r>
      <w:r>
        <w:rPr>
          <w:rFonts w:cstheme="minorHAnsi"/>
        </w:rPr>
        <w:t>H</w:t>
      </w:r>
      <w:r w:rsidRPr="00081E7D">
        <w:rPr>
          <w:rFonts w:cstheme="minorHAnsi"/>
        </w:rPr>
        <w:t>owever</w:t>
      </w:r>
      <w:r>
        <w:rPr>
          <w:rFonts w:cstheme="minorHAnsi"/>
        </w:rPr>
        <w:t>,</w:t>
      </w:r>
      <w:r w:rsidRPr="00081E7D">
        <w:rPr>
          <w:rFonts w:cstheme="minorHAnsi"/>
        </w:rPr>
        <w:t xml:space="preserve"> the question </w:t>
      </w:r>
      <w:r>
        <w:rPr>
          <w:rFonts w:cstheme="minorHAnsi"/>
        </w:rPr>
        <w:t xml:space="preserve">that </w:t>
      </w:r>
      <w:r w:rsidRPr="00081E7D">
        <w:rPr>
          <w:rFonts w:cstheme="minorHAnsi"/>
        </w:rPr>
        <w:t>we thought was most important had the smallest loading (</w:t>
      </w:r>
      <m:oMath>
        <m:acc>
          <m:accPr>
            <m:ctrlPr>
              <w:rPr>
                <w:rFonts w:ascii="Cambria Math" w:hAnsi="Cambria Math" w:cstheme="minorHAnsi"/>
                <w:i/>
              </w:rPr>
            </m:ctrlPr>
          </m:accPr>
          <m:e>
            <m:r>
              <w:rPr>
                <w:rFonts w:ascii="Cambria Math" w:hAnsi="Cambria Math" w:cstheme="minorHAnsi"/>
              </w:rPr>
              <m:t>λ</m:t>
            </m:r>
          </m:e>
        </m:acc>
      </m:oMath>
      <w:r w:rsidRPr="00081E7D">
        <w:rPr>
          <w:rFonts w:cstheme="minorHAnsi"/>
        </w:rPr>
        <w:t xml:space="preserve"> = 0.34, other loadings &gt; 0.5 ). For this reason, we elected to focus on this single question, representing awareness of the risks of missed doses. While we may not have been able to estimate reliability for this single item, it was correlated with other items on the same scale, and this decision improved content validity.</w:t>
      </w:r>
    </w:p>
    <w:p w:rsidR="00324602" w:rsidRPr="00081E7D" w:rsidRDefault="00324602" w:rsidP="00324602">
      <w:pPr>
        <w:rPr>
          <w:rFonts w:cstheme="minorHAnsi"/>
        </w:rPr>
      </w:pPr>
    </w:p>
    <w:p w:rsidR="00324602" w:rsidRPr="00081E7D" w:rsidRDefault="00324602" w:rsidP="00324602">
      <w:pPr>
        <w:rPr>
          <w:rFonts w:cstheme="minorHAnsi"/>
        </w:rPr>
      </w:pPr>
      <w:r w:rsidRPr="00081E7D">
        <w:rPr>
          <w:rFonts w:cstheme="minorHAnsi"/>
        </w:rPr>
        <w:t>No changes were made to the motivation scale</w:t>
      </w:r>
      <w:r>
        <w:rPr>
          <w:rFonts w:cstheme="minorHAnsi"/>
        </w:rPr>
        <w:t xml:space="preserve"> (S1 Text, Section E)</w:t>
      </w:r>
      <w:r w:rsidRPr="00081E7D">
        <w:rPr>
          <w:rFonts w:cstheme="minorHAnsi"/>
        </w:rPr>
        <w:t>. The pattern of loadings did not indicate systematic differences in measurement, and reliability was good (</w:t>
      </w:r>
      <m:oMath>
        <m:acc>
          <m:accPr>
            <m:ctrlPr>
              <w:rPr>
                <w:rFonts w:ascii="Cambria Math" w:hAnsi="Cambria Math" w:cstheme="minorHAnsi"/>
                <w:i/>
              </w:rPr>
            </m:ctrlPr>
          </m:accPr>
          <m:e>
            <m:r>
              <w:rPr>
                <w:rFonts w:ascii="Cambria Math" w:hAnsi="Cambria Math" w:cstheme="minorHAnsi"/>
              </w:rPr>
              <m:t>ω</m:t>
            </m:r>
          </m:e>
        </m:acc>
      </m:oMath>
      <w:r w:rsidRPr="00081E7D">
        <w:rPr>
          <w:rFonts w:cstheme="minorHAnsi"/>
        </w:rPr>
        <w:t xml:space="preserve"> = 0.85, 95% CI: 0.80, 0.89).</w:t>
      </w:r>
    </w:p>
    <w:p w:rsidR="00324602" w:rsidRPr="00081E7D" w:rsidRDefault="00324602" w:rsidP="00324602">
      <w:pPr>
        <w:rPr>
          <w:rFonts w:cstheme="minorHAnsi"/>
        </w:rPr>
      </w:pPr>
    </w:p>
    <w:p w:rsidR="00324602" w:rsidRDefault="00324602" w:rsidP="00324602">
      <w:pPr>
        <w:rPr>
          <w:rFonts w:cstheme="minorHAnsi"/>
        </w:rPr>
      </w:pPr>
      <w:r w:rsidRPr="00081E7D">
        <w:rPr>
          <w:rFonts w:cstheme="minorHAnsi"/>
        </w:rPr>
        <w:t>Lastly, three items were removed from the health services satisfaction scale</w:t>
      </w:r>
      <w:r>
        <w:rPr>
          <w:rFonts w:cstheme="minorHAnsi"/>
        </w:rPr>
        <w:t xml:space="preserve"> (S1 Text, Section D)</w:t>
      </w:r>
      <w:r w:rsidRPr="00081E7D">
        <w:rPr>
          <w:rFonts w:cstheme="minorHAnsi"/>
        </w:rPr>
        <w:t>. While the loadings on these were in some cases large (</w:t>
      </w:r>
      <m:oMath>
        <m:acc>
          <m:accPr>
            <m:ctrlPr>
              <w:rPr>
                <w:rFonts w:ascii="Cambria Math" w:hAnsi="Cambria Math" w:cstheme="minorHAnsi"/>
                <w:i/>
              </w:rPr>
            </m:ctrlPr>
          </m:accPr>
          <m:e>
            <m:r>
              <w:rPr>
                <w:rFonts w:ascii="Cambria Math" w:hAnsi="Cambria Math" w:cstheme="minorHAnsi"/>
              </w:rPr>
              <m:t>λ</m:t>
            </m:r>
          </m:e>
        </m:acc>
      </m:oMath>
      <w:r w:rsidRPr="00081E7D">
        <w:rPr>
          <w:rFonts w:cstheme="minorHAnsi"/>
        </w:rPr>
        <w:t xml:space="preserve"> &gt; 0.65), these items all represented facility characteristics, including satisfaction with the facility space and hours of availability. We elected to focus on a subset of items emphasizing how participants felt healthcare providers listened to concerns, respected them individually, and explained their condition. This change still had appropriate reliability (</w:t>
      </w:r>
      <m:oMath>
        <m:acc>
          <m:accPr>
            <m:ctrlPr>
              <w:rPr>
                <w:rFonts w:ascii="Cambria Math" w:hAnsi="Cambria Math" w:cstheme="minorHAnsi"/>
                <w:i/>
              </w:rPr>
            </m:ctrlPr>
          </m:accPr>
          <m:e>
            <m:r>
              <w:rPr>
                <w:rFonts w:ascii="Cambria Math" w:hAnsi="Cambria Math" w:cstheme="minorHAnsi"/>
              </w:rPr>
              <m:t>ω</m:t>
            </m:r>
          </m:e>
        </m:acc>
      </m:oMath>
      <w:r w:rsidRPr="00081E7D">
        <w:rPr>
          <w:rFonts w:cstheme="minorHAnsi"/>
        </w:rPr>
        <w:t xml:space="preserve"> = 0.77, 95% CI: 0.72, 0.82).</w:t>
      </w:r>
    </w:p>
    <w:p w:rsidR="00324602" w:rsidRDefault="00324602" w:rsidP="00324602">
      <w:pPr>
        <w:rPr>
          <w:rFonts w:cstheme="minorHAnsi"/>
        </w:rPr>
      </w:pPr>
    </w:p>
    <w:p w:rsidR="00324602" w:rsidRPr="000B144F" w:rsidRDefault="00324602" w:rsidP="00324602">
      <w:pPr>
        <w:rPr>
          <w:rFonts w:cstheme="minorHAnsi"/>
        </w:rPr>
      </w:pPr>
      <w:r w:rsidRPr="000B144F">
        <w:rPr>
          <w:rFonts w:cstheme="minorHAnsi"/>
        </w:rPr>
        <w:t>References:</w:t>
      </w:r>
    </w:p>
    <w:p w:rsidR="00324602" w:rsidRPr="000B144F" w:rsidRDefault="00324602" w:rsidP="00324602">
      <w:pPr>
        <w:rPr>
          <w:rFonts w:cstheme="minorHAnsi"/>
        </w:rPr>
      </w:pPr>
    </w:p>
    <w:p w:rsidR="00324602" w:rsidRPr="000B144F" w:rsidRDefault="00324602" w:rsidP="00324602">
      <w:pPr>
        <w:pStyle w:val="ListParagraph"/>
        <w:numPr>
          <w:ilvl w:val="0"/>
          <w:numId w:val="1"/>
        </w:numPr>
        <w:rPr>
          <w:rFonts w:cstheme="minorHAnsi"/>
          <w:sz w:val="24"/>
          <w:szCs w:val="24"/>
        </w:rPr>
      </w:pPr>
      <w:r w:rsidRPr="000B144F">
        <w:rPr>
          <w:sz w:val="24"/>
          <w:szCs w:val="24"/>
        </w:rPr>
        <w:t xml:space="preserve">Dunn TJ, Baguley T, </w:t>
      </w:r>
      <w:proofErr w:type="spellStart"/>
      <w:r w:rsidRPr="000B144F">
        <w:rPr>
          <w:sz w:val="24"/>
          <w:szCs w:val="24"/>
        </w:rPr>
        <w:t>Brunsden</w:t>
      </w:r>
      <w:proofErr w:type="spellEnd"/>
      <w:r w:rsidRPr="000B144F">
        <w:rPr>
          <w:sz w:val="24"/>
          <w:szCs w:val="24"/>
        </w:rPr>
        <w:t xml:space="preserve"> V. (From alpha to omega: A practical solution to the pervasive problem of internal consistency estimation. Br J Psychol 2014;105(3), 399-412.</w:t>
      </w:r>
    </w:p>
    <w:p w:rsidR="000057E4" w:rsidRPr="00324602" w:rsidRDefault="00324602" w:rsidP="00324602">
      <w:pPr>
        <w:pStyle w:val="ListParagraph"/>
        <w:numPr>
          <w:ilvl w:val="0"/>
          <w:numId w:val="1"/>
        </w:numPr>
        <w:rPr>
          <w:rFonts w:cstheme="minorHAnsi"/>
          <w:sz w:val="24"/>
          <w:szCs w:val="24"/>
        </w:rPr>
      </w:pPr>
      <w:r w:rsidRPr="000B144F">
        <w:rPr>
          <w:sz w:val="24"/>
          <w:szCs w:val="24"/>
        </w:rPr>
        <w:t>Harlow, LL. The essence of multivariate thinking: Basic themes and methods, 2</w:t>
      </w:r>
      <w:r w:rsidRPr="000B144F">
        <w:rPr>
          <w:sz w:val="24"/>
          <w:szCs w:val="24"/>
          <w:vertAlign w:val="superscript"/>
        </w:rPr>
        <w:t>nd</w:t>
      </w:r>
      <w:r w:rsidRPr="000B144F">
        <w:rPr>
          <w:sz w:val="24"/>
          <w:szCs w:val="24"/>
        </w:rPr>
        <w:t xml:space="preserve"> d. </w:t>
      </w:r>
      <w:r>
        <w:rPr>
          <w:sz w:val="24"/>
          <w:szCs w:val="24"/>
        </w:rPr>
        <w:t xml:space="preserve">New York, USA: </w:t>
      </w:r>
      <w:r w:rsidRPr="000B144F">
        <w:rPr>
          <w:sz w:val="24"/>
          <w:szCs w:val="24"/>
        </w:rPr>
        <w:t>Routledge/Taylor &amp; Francis Group, 2014.</w:t>
      </w:r>
    </w:p>
    <w:sectPr w:rsidR="000057E4" w:rsidRPr="00324602" w:rsidSect="000F25C1">
      <w:pgSz w:w="12240" w:h="15840"/>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31A1F"/>
    <w:multiLevelType w:val="hybridMultilevel"/>
    <w:tmpl w:val="B64AD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22989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rawingGridVerticalSpacing w:val="163"/>
  <w:displayHorizontalDrawingGridEvery w:val="0"/>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602"/>
    <w:rsid w:val="000057E4"/>
    <w:rsid w:val="00013843"/>
    <w:rsid w:val="00014207"/>
    <w:rsid w:val="000305A3"/>
    <w:rsid w:val="000348D8"/>
    <w:rsid w:val="000357A1"/>
    <w:rsid w:val="000410DB"/>
    <w:rsid w:val="00053AA8"/>
    <w:rsid w:val="00054F18"/>
    <w:rsid w:val="00060CB2"/>
    <w:rsid w:val="00061AC2"/>
    <w:rsid w:val="0006573C"/>
    <w:rsid w:val="000678E2"/>
    <w:rsid w:val="00077B8E"/>
    <w:rsid w:val="00091652"/>
    <w:rsid w:val="0009201D"/>
    <w:rsid w:val="000A7080"/>
    <w:rsid w:val="000B11D1"/>
    <w:rsid w:val="000B40F6"/>
    <w:rsid w:val="000C0E4A"/>
    <w:rsid w:val="000C4B18"/>
    <w:rsid w:val="000D0DD3"/>
    <w:rsid w:val="000D710B"/>
    <w:rsid w:val="000D7948"/>
    <w:rsid w:val="000E486B"/>
    <w:rsid w:val="000F1025"/>
    <w:rsid w:val="000F1247"/>
    <w:rsid w:val="000F161F"/>
    <w:rsid w:val="000F1B15"/>
    <w:rsid w:val="000F25C1"/>
    <w:rsid w:val="00111331"/>
    <w:rsid w:val="00124DFF"/>
    <w:rsid w:val="001321D2"/>
    <w:rsid w:val="001440B7"/>
    <w:rsid w:val="00154451"/>
    <w:rsid w:val="00155BCF"/>
    <w:rsid w:val="00163E54"/>
    <w:rsid w:val="00166CF9"/>
    <w:rsid w:val="0016719F"/>
    <w:rsid w:val="0017141B"/>
    <w:rsid w:val="00171FB2"/>
    <w:rsid w:val="0017676A"/>
    <w:rsid w:val="00180114"/>
    <w:rsid w:val="0019080F"/>
    <w:rsid w:val="0019740D"/>
    <w:rsid w:val="001A0733"/>
    <w:rsid w:val="001A272B"/>
    <w:rsid w:val="001A2F61"/>
    <w:rsid w:val="001A56AA"/>
    <w:rsid w:val="001A6B7F"/>
    <w:rsid w:val="001B1B5A"/>
    <w:rsid w:val="001B2AFA"/>
    <w:rsid w:val="001B40A8"/>
    <w:rsid w:val="001D4483"/>
    <w:rsid w:val="001D6FC7"/>
    <w:rsid w:val="001E1ABB"/>
    <w:rsid w:val="001E4BF7"/>
    <w:rsid w:val="0020273A"/>
    <w:rsid w:val="00207183"/>
    <w:rsid w:val="00220578"/>
    <w:rsid w:val="00220A71"/>
    <w:rsid w:val="002326FE"/>
    <w:rsid w:val="00254BD7"/>
    <w:rsid w:val="002758F9"/>
    <w:rsid w:val="00287449"/>
    <w:rsid w:val="00292F84"/>
    <w:rsid w:val="002A632A"/>
    <w:rsid w:val="002B318A"/>
    <w:rsid w:val="002C06AB"/>
    <w:rsid w:val="002C52FD"/>
    <w:rsid w:val="002C6021"/>
    <w:rsid w:val="002D13F8"/>
    <w:rsid w:val="002E172C"/>
    <w:rsid w:val="002F02D2"/>
    <w:rsid w:val="002F13EE"/>
    <w:rsid w:val="00306093"/>
    <w:rsid w:val="00306FB8"/>
    <w:rsid w:val="00307D12"/>
    <w:rsid w:val="003141A7"/>
    <w:rsid w:val="00324602"/>
    <w:rsid w:val="003430B9"/>
    <w:rsid w:val="00343171"/>
    <w:rsid w:val="0034330D"/>
    <w:rsid w:val="0035158C"/>
    <w:rsid w:val="003539AE"/>
    <w:rsid w:val="00366684"/>
    <w:rsid w:val="00383079"/>
    <w:rsid w:val="003853C1"/>
    <w:rsid w:val="0039541A"/>
    <w:rsid w:val="0039626A"/>
    <w:rsid w:val="003A4ED1"/>
    <w:rsid w:val="003A5BF5"/>
    <w:rsid w:val="003A7C68"/>
    <w:rsid w:val="003B2517"/>
    <w:rsid w:val="003B61E1"/>
    <w:rsid w:val="003B6733"/>
    <w:rsid w:val="003B6D2C"/>
    <w:rsid w:val="003B6F4E"/>
    <w:rsid w:val="003B7DB7"/>
    <w:rsid w:val="003C0785"/>
    <w:rsid w:val="003D1467"/>
    <w:rsid w:val="003D58EE"/>
    <w:rsid w:val="003E7956"/>
    <w:rsid w:val="003F7A32"/>
    <w:rsid w:val="00413692"/>
    <w:rsid w:val="00427706"/>
    <w:rsid w:val="00437B95"/>
    <w:rsid w:val="0044554F"/>
    <w:rsid w:val="00453F22"/>
    <w:rsid w:val="0047318E"/>
    <w:rsid w:val="00475856"/>
    <w:rsid w:val="00477F1B"/>
    <w:rsid w:val="00480106"/>
    <w:rsid w:val="004841DB"/>
    <w:rsid w:val="00485248"/>
    <w:rsid w:val="004911C3"/>
    <w:rsid w:val="00493579"/>
    <w:rsid w:val="00497685"/>
    <w:rsid w:val="00497910"/>
    <w:rsid w:val="004D7EE4"/>
    <w:rsid w:val="004E1E16"/>
    <w:rsid w:val="004F75BF"/>
    <w:rsid w:val="004F7799"/>
    <w:rsid w:val="00504EAD"/>
    <w:rsid w:val="00512227"/>
    <w:rsid w:val="00521A31"/>
    <w:rsid w:val="00527B86"/>
    <w:rsid w:val="00527BC7"/>
    <w:rsid w:val="00530AF1"/>
    <w:rsid w:val="00545323"/>
    <w:rsid w:val="005506A6"/>
    <w:rsid w:val="00553439"/>
    <w:rsid w:val="00566598"/>
    <w:rsid w:val="005719B3"/>
    <w:rsid w:val="00587FD9"/>
    <w:rsid w:val="00591136"/>
    <w:rsid w:val="005B3E08"/>
    <w:rsid w:val="005D06CC"/>
    <w:rsid w:val="00600158"/>
    <w:rsid w:val="00603AFD"/>
    <w:rsid w:val="00612A8C"/>
    <w:rsid w:val="006272CA"/>
    <w:rsid w:val="006372B8"/>
    <w:rsid w:val="0064453F"/>
    <w:rsid w:val="00660D9A"/>
    <w:rsid w:val="0066203F"/>
    <w:rsid w:val="00672523"/>
    <w:rsid w:val="00677ED1"/>
    <w:rsid w:val="0069080A"/>
    <w:rsid w:val="00693E3F"/>
    <w:rsid w:val="006954D8"/>
    <w:rsid w:val="006A066D"/>
    <w:rsid w:val="006A5F65"/>
    <w:rsid w:val="006B0D6D"/>
    <w:rsid w:val="006D0C1F"/>
    <w:rsid w:val="006D0E58"/>
    <w:rsid w:val="006D2E8D"/>
    <w:rsid w:val="006D63E5"/>
    <w:rsid w:val="006E4CED"/>
    <w:rsid w:val="006E7F4D"/>
    <w:rsid w:val="006F581D"/>
    <w:rsid w:val="006F5D17"/>
    <w:rsid w:val="007065A1"/>
    <w:rsid w:val="00713C41"/>
    <w:rsid w:val="007267D0"/>
    <w:rsid w:val="00726F6E"/>
    <w:rsid w:val="0073467D"/>
    <w:rsid w:val="007351DF"/>
    <w:rsid w:val="00737F13"/>
    <w:rsid w:val="007415C4"/>
    <w:rsid w:val="00750D2B"/>
    <w:rsid w:val="0075105A"/>
    <w:rsid w:val="00752FBC"/>
    <w:rsid w:val="00754915"/>
    <w:rsid w:val="00762C98"/>
    <w:rsid w:val="00763FB0"/>
    <w:rsid w:val="00764823"/>
    <w:rsid w:val="00777CF6"/>
    <w:rsid w:val="00781E59"/>
    <w:rsid w:val="00790FAA"/>
    <w:rsid w:val="007B26FA"/>
    <w:rsid w:val="007C43A9"/>
    <w:rsid w:val="007E4E85"/>
    <w:rsid w:val="007F0E08"/>
    <w:rsid w:val="00804969"/>
    <w:rsid w:val="008122CD"/>
    <w:rsid w:val="008154F9"/>
    <w:rsid w:val="00820E69"/>
    <w:rsid w:val="008232C7"/>
    <w:rsid w:val="00830CB8"/>
    <w:rsid w:val="00832AD5"/>
    <w:rsid w:val="00832CD8"/>
    <w:rsid w:val="00833E78"/>
    <w:rsid w:val="00842C41"/>
    <w:rsid w:val="0085050C"/>
    <w:rsid w:val="00850DF7"/>
    <w:rsid w:val="00874035"/>
    <w:rsid w:val="00882D40"/>
    <w:rsid w:val="0089055C"/>
    <w:rsid w:val="008949DD"/>
    <w:rsid w:val="008A0CDE"/>
    <w:rsid w:val="008A29D9"/>
    <w:rsid w:val="008C05D4"/>
    <w:rsid w:val="008C0A03"/>
    <w:rsid w:val="008C2030"/>
    <w:rsid w:val="008D1AE0"/>
    <w:rsid w:val="008E262B"/>
    <w:rsid w:val="008F089D"/>
    <w:rsid w:val="008F279E"/>
    <w:rsid w:val="008F67B5"/>
    <w:rsid w:val="00904893"/>
    <w:rsid w:val="00915F32"/>
    <w:rsid w:val="00920205"/>
    <w:rsid w:val="0093115A"/>
    <w:rsid w:val="009331FA"/>
    <w:rsid w:val="00934307"/>
    <w:rsid w:val="00935F5B"/>
    <w:rsid w:val="00942CF9"/>
    <w:rsid w:val="009430F0"/>
    <w:rsid w:val="0094583C"/>
    <w:rsid w:val="009629A8"/>
    <w:rsid w:val="00975937"/>
    <w:rsid w:val="00981E48"/>
    <w:rsid w:val="00984C17"/>
    <w:rsid w:val="0099193A"/>
    <w:rsid w:val="00993557"/>
    <w:rsid w:val="009A0114"/>
    <w:rsid w:val="009A5766"/>
    <w:rsid w:val="009D158E"/>
    <w:rsid w:val="009D51BB"/>
    <w:rsid w:val="009E1A58"/>
    <w:rsid w:val="009E5E6B"/>
    <w:rsid w:val="009E7E21"/>
    <w:rsid w:val="009F006D"/>
    <w:rsid w:val="009F6A21"/>
    <w:rsid w:val="00A00670"/>
    <w:rsid w:val="00A0158E"/>
    <w:rsid w:val="00A10C2B"/>
    <w:rsid w:val="00A22BE7"/>
    <w:rsid w:val="00A232CB"/>
    <w:rsid w:val="00A359B9"/>
    <w:rsid w:val="00A3732C"/>
    <w:rsid w:val="00A548D9"/>
    <w:rsid w:val="00A67FBD"/>
    <w:rsid w:val="00A75939"/>
    <w:rsid w:val="00A76BA7"/>
    <w:rsid w:val="00A77D07"/>
    <w:rsid w:val="00AC0E62"/>
    <w:rsid w:val="00AC20FE"/>
    <w:rsid w:val="00AC2849"/>
    <w:rsid w:val="00AC4424"/>
    <w:rsid w:val="00AC76E0"/>
    <w:rsid w:val="00AD36CB"/>
    <w:rsid w:val="00AD4BAC"/>
    <w:rsid w:val="00AE0680"/>
    <w:rsid w:val="00AF372A"/>
    <w:rsid w:val="00AF73F4"/>
    <w:rsid w:val="00B165DC"/>
    <w:rsid w:val="00B16974"/>
    <w:rsid w:val="00B215C9"/>
    <w:rsid w:val="00B24C3C"/>
    <w:rsid w:val="00B269BD"/>
    <w:rsid w:val="00B36994"/>
    <w:rsid w:val="00B36F8A"/>
    <w:rsid w:val="00B371EA"/>
    <w:rsid w:val="00B563B8"/>
    <w:rsid w:val="00B56AB1"/>
    <w:rsid w:val="00B56BD5"/>
    <w:rsid w:val="00B63A0E"/>
    <w:rsid w:val="00B75BFB"/>
    <w:rsid w:val="00B76385"/>
    <w:rsid w:val="00B80FE4"/>
    <w:rsid w:val="00B90AD8"/>
    <w:rsid w:val="00BA0182"/>
    <w:rsid w:val="00BB0A4C"/>
    <w:rsid w:val="00BB2194"/>
    <w:rsid w:val="00BB652B"/>
    <w:rsid w:val="00BC085F"/>
    <w:rsid w:val="00BD2D16"/>
    <w:rsid w:val="00BD3501"/>
    <w:rsid w:val="00BE01F1"/>
    <w:rsid w:val="00BE09DA"/>
    <w:rsid w:val="00BE6A32"/>
    <w:rsid w:val="00BF70D5"/>
    <w:rsid w:val="00C01DB2"/>
    <w:rsid w:val="00C12DB1"/>
    <w:rsid w:val="00C12F15"/>
    <w:rsid w:val="00C423AE"/>
    <w:rsid w:val="00C43C4D"/>
    <w:rsid w:val="00C61CE7"/>
    <w:rsid w:val="00C70691"/>
    <w:rsid w:val="00C70F7E"/>
    <w:rsid w:val="00C757A1"/>
    <w:rsid w:val="00C769D1"/>
    <w:rsid w:val="00C81BFF"/>
    <w:rsid w:val="00C82A81"/>
    <w:rsid w:val="00C84C68"/>
    <w:rsid w:val="00C934BF"/>
    <w:rsid w:val="00CA53BB"/>
    <w:rsid w:val="00CC149E"/>
    <w:rsid w:val="00CC33B8"/>
    <w:rsid w:val="00CD0336"/>
    <w:rsid w:val="00CD7AED"/>
    <w:rsid w:val="00CE2C0B"/>
    <w:rsid w:val="00D03434"/>
    <w:rsid w:val="00D0442F"/>
    <w:rsid w:val="00D146E7"/>
    <w:rsid w:val="00D263CF"/>
    <w:rsid w:val="00D431B8"/>
    <w:rsid w:val="00D442F3"/>
    <w:rsid w:val="00D52D59"/>
    <w:rsid w:val="00D5787B"/>
    <w:rsid w:val="00D628E2"/>
    <w:rsid w:val="00D648A0"/>
    <w:rsid w:val="00D6531A"/>
    <w:rsid w:val="00D660EC"/>
    <w:rsid w:val="00D6679B"/>
    <w:rsid w:val="00D9420A"/>
    <w:rsid w:val="00D96B55"/>
    <w:rsid w:val="00DC284A"/>
    <w:rsid w:val="00DD0C01"/>
    <w:rsid w:val="00DD5023"/>
    <w:rsid w:val="00DE0183"/>
    <w:rsid w:val="00E009AA"/>
    <w:rsid w:val="00E03559"/>
    <w:rsid w:val="00E04A96"/>
    <w:rsid w:val="00E06747"/>
    <w:rsid w:val="00E068DC"/>
    <w:rsid w:val="00E10073"/>
    <w:rsid w:val="00E41B56"/>
    <w:rsid w:val="00E45013"/>
    <w:rsid w:val="00E46303"/>
    <w:rsid w:val="00E60EB3"/>
    <w:rsid w:val="00E7268C"/>
    <w:rsid w:val="00E72F05"/>
    <w:rsid w:val="00E8730D"/>
    <w:rsid w:val="00E87D3A"/>
    <w:rsid w:val="00EA7A9A"/>
    <w:rsid w:val="00EB71DA"/>
    <w:rsid w:val="00EC012C"/>
    <w:rsid w:val="00EC149A"/>
    <w:rsid w:val="00EC28DA"/>
    <w:rsid w:val="00EC4874"/>
    <w:rsid w:val="00ED0FBB"/>
    <w:rsid w:val="00EE1E92"/>
    <w:rsid w:val="00EF0F18"/>
    <w:rsid w:val="00EF78BA"/>
    <w:rsid w:val="00F0210F"/>
    <w:rsid w:val="00F079DB"/>
    <w:rsid w:val="00F15DC0"/>
    <w:rsid w:val="00F20EB2"/>
    <w:rsid w:val="00F2165A"/>
    <w:rsid w:val="00F31CE4"/>
    <w:rsid w:val="00F32324"/>
    <w:rsid w:val="00F367FD"/>
    <w:rsid w:val="00F373B9"/>
    <w:rsid w:val="00F4649B"/>
    <w:rsid w:val="00F6246B"/>
    <w:rsid w:val="00F64A28"/>
    <w:rsid w:val="00F7765E"/>
    <w:rsid w:val="00F84A26"/>
    <w:rsid w:val="00F92A23"/>
    <w:rsid w:val="00F93775"/>
    <w:rsid w:val="00F9531C"/>
    <w:rsid w:val="00FA0FDA"/>
    <w:rsid w:val="00FA3EB0"/>
    <w:rsid w:val="00FB1BB7"/>
    <w:rsid w:val="00FB634D"/>
    <w:rsid w:val="00FC3055"/>
    <w:rsid w:val="00FC5219"/>
    <w:rsid w:val="00FC5765"/>
    <w:rsid w:val="00FC76A3"/>
    <w:rsid w:val="00FD140C"/>
    <w:rsid w:val="00FD3527"/>
    <w:rsid w:val="00FE5908"/>
    <w:rsid w:val="00FE6F83"/>
    <w:rsid w:val="00FE7B2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5EF40665"/>
  <w14:defaultImageDpi w14:val="32767"/>
  <w15:chartTrackingRefBased/>
  <w15:docId w15:val="{28F60404-43B2-7548-83E0-C7B98BBE8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24602"/>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4602"/>
    <w:pPr>
      <w:spacing w:after="160" w:line="259" w:lineRule="auto"/>
      <w:ind w:left="720"/>
      <w:contextualSpacing/>
    </w:pPr>
    <w:rPr>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53</Words>
  <Characters>3728</Characters>
  <Application>Microsoft Office Word</Application>
  <DocSecurity>0</DocSecurity>
  <Lines>31</Lines>
  <Paragraphs>8</Paragraphs>
  <ScaleCrop>false</ScaleCrop>
  <Company>Rhode Island Hospital</Company>
  <LinksUpToDate>false</LinksUpToDate>
  <CharactersWithSpaces>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Chiang</dc:creator>
  <cp:keywords/>
  <dc:description/>
  <cp:lastModifiedBy>Silvia Chiang</cp:lastModifiedBy>
  <cp:revision>1</cp:revision>
  <dcterms:created xsi:type="dcterms:W3CDTF">2024-01-30T15:29:00Z</dcterms:created>
  <dcterms:modified xsi:type="dcterms:W3CDTF">2024-01-30T15:29:00Z</dcterms:modified>
</cp:coreProperties>
</file>